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35" w:rsidRPr="005B7335" w:rsidRDefault="005B7335" w:rsidP="005B7335">
      <w:pPr>
        <w:spacing w:after="0"/>
        <w:ind w:firstLine="0"/>
        <w:rPr>
          <w:rFonts w:eastAsia="Calibri"/>
        </w:rPr>
      </w:pPr>
      <w:r w:rsidRPr="005B7335">
        <w:rPr>
          <w:rFonts w:eastAsia="Calibri"/>
        </w:rPr>
        <w:t>[Name of the Writer]</w:t>
      </w:r>
    </w:p>
    <w:p w:rsidR="005B7335" w:rsidRPr="005B7335" w:rsidRDefault="005B7335" w:rsidP="005B7335">
      <w:pPr>
        <w:spacing w:after="0"/>
        <w:ind w:firstLine="0"/>
        <w:rPr>
          <w:rFonts w:eastAsia="Calibri"/>
        </w:rPr>
      </w:pPr>
      <w:r w:rsidRPr="005B7335">
        <w:rPr>
          <w:rFonts w:eastAsia="Calibri"/>
        </w:rPr>
        <w:t>[Name of Instructor]</w:t>
      </w:r>
    </w:p>
    <w:p w:rsidR="005B7335" w:rsidRPr="005B7335" w:rsidRDefault="005B7335" w:rsidP="005B7335">
      <w:pPr>
        <w:spacing w:after="0"/>
        <w:ind w:firstLine="0"/>
        <w:rPr>
          <w:rFonts w:eastAsia="Calibri"/>
        </w:rPr>
      </w:pPr>
      <w:r w:rsidRPr="005B7335">
        <w:rPr>
          <w:rFonts w:eastAsia="Calibri"/>
        </w:rPr>
        <w:t>[Subject]</w:t>
      </w:r>
    </w:p>
    <w:p w:rsidR="005B7335" w:rsidRPr="005B7335" w:rsidRDefault="005B7335" w:rsidP="005B7335">
      <w:pPr>
        <w:spacing w:after="0"/>
        <w:ind w:firstLine="0"/>
        <w:rPr>
          <w:rFonts w:eastAsia="Calibri"/>
        </w:rPr>
      </w:pPr>
      <w:r w:rsidRPr="005B7335">
        <w:rPr>
          <w:rFonts w:eastAsia="Calibri"/>
        </w:rPr>
        <w:t>[Date]</w:t>
      </w:r>
    </w:p>
    <w:p w:rsidR="00AC3BD0" w:rsidRDefault="00330F34" w:rsidP="006C61AF">
      <w:pPr>
        <w:ind w:firstLine="0"/>
        <w:jc w:val="center"/>
        <w:rPr>
          <w:b/>
        </w:rPr>
      </w:pPr>
      <w:bookmarkStart w:id="0" w:name="_GoBack"/>
      <w:r w:rsidRPr="006C61AF">
        <w:rPr>
          <w:b/>
        </w:rPr>
        <w:t>G</w:t>
      </w:r>
      <w:r w:rsidRPr="006C61AF">
        <w:rPr>
          <w:b/>
        </w:rPr>
        <w:t>race Cathedral in San Francisco</w:t>
      </w:r>
    </w:p>
    <w:p w:rsidR="00EC6253" w:rsidRDefault="00330F34" w:rsidP="00326049">
      <w:r>
        <w:t xml:space="preserve">An </w:t>
      </w:r>
      <w:r w:rsidR="00AA1A14" w:rsidRPr="00AA1A14">
        <w:t>Architecture</w:t>
      </w:r>
      <w:r w:rsidR="00AA1A14">
        <w:t xml:space="preserve"> is the representation of an era or the idea that was prevalent at that time. A profound understating of all the elements present in the </w:t>
      </w:r>
      <w:r w:rsidR="00AA1A14" w:rsidRPr="00AA1A14">
        <w:t>Architecture</w:t>
      </w:r>
      <w:r w:rsidR="00AA1A14">
        <w:t xml:space="preserve"> makes it evident that every element had a specific purpose of serving.  In addition to this, </w:t>
      </w:r>
      <w:r w:rsidR="00545C77">
        <w:t xml:space="preserve">there are many elements which are still present in the modern </w:t>
      </w:r>
      <w:r w:rsidR="00545C77" w:rsidRPr="00545C77">
        <w:t>Architecture</w:t>
      </w:r>
      <w:r w:rsidR="00545C77">
        <w:t xml:space="preserve"> and some elements prominent in the </w:t>
      </w:r>
      <w:r w:rsidR="00545C77" w:rsidRPr="00545C77">
        <w:t>Architecture</w:t>
      </w:r>
      <w:r w:rsidR="00545C77">
        <w:t xml:space="preserve"> of 17</w:t>
      </w:r>
      <w:r w:rsidR="00545C77" w:rsidRPr="00545C77">
        <w:rPr>
          <w:vertAlign w:val="superscript"/>
        </w:rPr>
        <w:t>th</w:t>
      </w:r>
      <w:r w:rsidR="00545C77">
        <w:t xml:space="preserve"> and </w:t>
      </w:r>
      <w:r w:rsidR="001E3ECE">
        <w:t>18</w:t>
      </w:r>
      <w:r w:rsidR="001E3ECE" w:rsidRPr="001E3ECE">
        <w:rPr>
          <w:vertAlign w:val="superscript"/>
        </w:rPr>
        <w:t>th</w:t>
      </w:r>
      <w:r w:rsidR="001E3ECE">
        <w:t xml:space="preserve"> century are considered outdated in the contemporary world. Thus with this discussion under consideration, this pape</w:t>
      </w:r>
      <w:r w:rsidR="00135C07">
        <w:t xml:space="preserve">r aims to highlight the specific Architectural elements </w:t>
      </w:r>
      <w:r w:rsidR="00326049">
        <w:t xml:space="preserve">of the </w:t>
      </w:r>
      <w:r w:rsidR="00326049" w:rsidRPr="00326049">
        <w:t>Grace Cathedral in San Francisco</w:t>
      </w:r>
      <w:r w:rsidR="00326049">
        <w:t xml:space="preserve">, </w:t>
      </w:r>
      <w:r w:rsidR="00135C07">
        <w:t xml:space="preserve">that were also present in the </w:t>
      </w:r>
      <w:r w:rsidR="00135C07" w:rsidRPr="00135C07">
        <w:t>Architecture</w:t>
      </w:r>
      <w:r w:rsidR="00135C07">
        <w:t xml:space="preserve"> of ancient times and their relevance in the contemporary world. </w:t>
      </w:r>
      <w:r w:rsidR="00545C77">
        <w:t xml:space="preserve"> </w:t>
      </w:r>
    </w:p>
    <w:p w:rsidR="00BE1D42" w:rsidRDefault="00330F34" w:rsidP="00326049">
      <w:r w:rsidRPr="006C61AF">
        <w:t xml:space="preserve">Grace Cathedral </w:t>
      </w:r>
      <w:r w:rsidR="00241B4D">
        <w:t xml:space="preserve">was founded in 1849. </w:t>
      </w:r>
      <w:r w:rsidR="00882CA6">
        <w:t>The Cathedral belon</w:t>
      </w:r>
      <w:r w:rsidR="004E365C">
        <w:t xml:space="preserve">gs to the Diocese of California, and the </w:t>
      </w:r>
      <w:r w:rsidR="004E365C" w:rsidRPr="004E365C">
        <w:t>Architectural style</w:t>
      </w:r>
      <w:r w:rsidR="004E365C">
        <w:t xml:space="preserve"> is French Gothic. This Cathedral was designed by </w:t>
      </w:r>
      <w:r w:rsidR="002B033A" w:rsidRPr="002B033A">
        <w:t>Lewis P. Hobar</w:t>
      </w:r>
      <w:r w:rsidR="002B033A">
        <w:t xml:space="preserve">. The length of this massive Cathedral is 100m width is 49m, and the height is 53m. </w:t>
      </w:r>
      <w:r w:rsidR="009F69C4">
        <w:t>The</w:t>
      </w:r>
      <w:r w:rsidR="002B033A">
        <w:t xml:space="preserve"> measure of this Architecture shows that it is one of the most prominent </w:t>
      </w:r>
      <w:r w:rsidR="009F69C4" w:rsidRPr="009F69C4">
        <w:t>Architecture</w:t>
      </w:r>
      <w:r>
        <w:t xml:space="preserve">s of the 1800s. </w:t>
      </w:r>
      <w:r w:rsidR="00196EA2">
        <w:t>This</w:t>
      </w:r>
      <w:r>
        <w:t xml:space="preserve"> third largest Episcopal Cathedral was designed to express the Anglican origins of </w:t>
      </w:r>
      <w:r w:rsidR="00326049">
        <w:t>E</w:t>
      </w:r>
      <w:r>
        <w:t>piscopal trad</w:t>
      </w:r>
      <w:r>
        <w:t xml:space="preserve">itions and </w:t>
      </w:r>
      <w:r w:rsidR="00196EA2">
        <w:t>spirituality (</w:t>
      </w:r>
      <w:r w:rsidR="00196EA2" w:rsidRPr="00196EA2">
        <w:t>gracecathedral</w:t>
      </w:r>
      <w:r w:rsidR="008279CE">
        <w:t>.org)</w:t>
      </w:r>
      <w:r w:rsidR="00196EA2">
        <w:t xml:space="preserve">. </w:t>
      </w:r>
      <w:r w:rsidR="00230311">
        <w:t>The</w:t>
      </w:r>
      <w:r w:rsidR="001E4FA5">
        <w:t xml:space="preserve"> making of the </w:t>
      </w:r>
      <w:r w:rsidR="001E4FA5" w:rsidRPr="001E4FA5">
        <w:t>Architecture</w:t>
      </w:r>
      <w:r w:rsidR="001E4FA5">
        <w:t xml:space="preserve"> is inspired by French, Spanish and English styles of </w:t>
      </w:r>
      <w:r w:rsidR="001E4FA5" w:rsidRPr="001E4FA5">
        <w:t>Architecture</w:t>
      </w:r>
      <w:r w:rsidR="001E4FA5">
        <w:t>. It is the reason that the twin towers, the cruciform</w:t>
      </w:r>
      <w:r w:rsidR="00BE6A11">
        <w:t xml:space="preserve"> plan, the polygonal apse, and the central fleche are inspired by French </w:t>
      </w:r>
      <w:r w:rsidR="00BE6A11" w:rsidRPr="00BE6A11">
        <w:t>Architecture</w:t>
      </w:r>
      <w:r w:rsidR="00BE6A11">
        <w:t xml:space="preserve">. On the contrary, the </w:t>
      </w:r>
      <w:r w:rsidR="004C12CB">
        <w:t xml:space="preserve">narrow piers and the absence of triforium </w:t>
      </w:r>
      <w:r w:rsidR="00EC6253">
        <w:t>are the</w:t>
      </w:r>
      <w:r w:rsidR="004C12CB">
        <w:t xml:space="preserve"> Spanish </w:t>
      </w:r>
      <w:r w:rsidR="004C12CB">
        <w:lastRenderedPageBreak/>
        <w:t xml:space="preserve">gothic features. And lastly, the </w:t>
      </w:r>
      <w:r w:rsidR="004C12CB" w:rsidRPr="004C12CB">
        <w:t>Clerestory</w:t>
      </w:r>
      <w:r w:rsidR="004C12CB">
        <w:t xml:space="preserve"> is fundamentally English inspiration</w:t>
      </w:r>
      <w:r w:rsidR="00DE73BE">
        <w:t xml:space="preserve"> </w:t>
      </w:r>
      <w:r w:rsidR="00DE73BE">
        <w:fldChar w:fldCharType="begin"/>
      </w:r>
      <w:r w:rsidR="009226DC">
        <w:instrText xml:space="preserve"> ADDIN ZOTERO_ITEM CSL_CITATION {"citationID":"cBS3lubx","properties":{"formattedCitation":"(Mitchell Jr)","plainCitation":"(Mitchell Jr)","noteIndex":0},"citationItems":[{"id":105,"uris":["http://zotero.org/users/local/Tqq4tlqy/items/6VAURIVJ"],"uri":["http://zotero.org/users/local/Tqq4tlqy/items/6VAURIVJ"],"itemData":{"id":105,"type":"thesis","title":"The gargoyles of San Francisco: medievalist architecture in Northern California 1900-1940","publisher":"San Francisco State University","author":[{"family":"Mitchell Jr","given":"James Harvey"}],"issued":{"date-parts":[["2016"]]}}}],"schema":"https://github.com/citation-style-language/schema/raw/master/csl-citation.json"} </w:instrText>
      </w:r>
      <w:r w:rsidR="00DE73BE">
        <w:fldChar w:fldCharType="separate"/>
      </w:r>
      <w:r w:rsidR="009226DC" w:rsidRPr="009226DC">
        <w:t>(Mitchell Jr)</w:t>
      </w:r>
      <w:r w:rsidR="00DE73BE">
        <w:fldChar w:fldCharType="end"/>
      </w:r>
      <w:r w:rsidR="004C12CB">
        <w:t xml:space="preserve">. Thus the whole structure of the Church </w:t>
      </w:r>
      <w:r w:rsidR="00EC6253">
        <w:t>is based</w:t>
      </w:r>
      <w:r w:rsidR="004C12CB">
        <w:t xml:space="preserve"> on three different Architect </w:t>
      </w:r>
      <w:r w:rsidR="00EC6253">
        <w:t>style.</w:t>
      </w:r>
    </w:p>
    <w:p w:rsidR="00EC6253" w:rsidRDefault="00330F34" w:rsidP="005B7335">
      <w:r>
        <w:t>F</w:t>
      </w:r>
      <w:r w:rsidR="00326049">
        <w:t xml:space="preserve">rom the inside, the cathedral gives a marvelous </w:t>
      </w:r>
      <w:r w:rsidR="00DD1DA4">
        <w:t>appearance</w:t>
      </w:r>
      <w:r w:rsidR="00326049">
        <w:t xml:space="preserve"> du</w:t>
      </w:r>
      <w:r w:rsidR="00320E65">
        <w:t xml:space="preserve">e to its stained glass windows. The colorful pictures of prominent </w:t>
      </w:r>
      <w:r w:rsidR="00DD1DA4">
        <w:t>personalities</w:t>
      </w:r>
      <w:r w:rsidR="00320E65">
        <w:t xml:space="preserve"> painted on the glass increase the beauty of the Cathedral.</w:t>
      </w:r>
      <w:r w:rsidR="00322F12">
        <w:t xml:space="preserve"> The door is the modern replica of the or</w:t>
      </w:r>
      <w:r w:rsidR="00432574">
        <w:t xml:space="preserve">iginal doors which were removed because of </w:t>
      </w:r>
      <w:r w:rsidR="00432574" w:rsidRPr="00432574">
        <w:t>corrosion and weathering</w:t>
      </w:r>
      <w:r w:rsidR="00432574">
        <w:t xml:space="preserve">. </w:t>
      </w:r>
    </w:p>
    <w:p w:rsidR="0074055F" w:rsidRDefault="00330F34" w:rsidP="005B7335">
      <w:r>
        <w:t xml:space="preserve">From an in-depth understanding of the </w:t>
      </w:r>
      <w:r w:rsidRPr="00BA6633">
        <w:t>Architecture</w:t>
      </w:r>
      <w:r>
        <w:t xml:space="preserve"> style of </w:t>
      </w:r>
      <w:r w:rsidRPr="00BA6633">
        <w:t>Grace Cathedral</w:t>
      </w:r>
      <w:r>
        <w:t xml:space="preserve">, it is apparent that the Architectural element common in the cathedral and ancient </w:t>
      </w:r>
      <w:r w:rsidRPr="00BA6633">
        <w:t>Architecture</w:t>
      </w:r>
      <w:r>
        <w:t xml:space="preserve">s is the presence of </w:t>
      </w:r>
      <w:r w:rsidR="00BF1D20">
        <w:t xml:space="preserve">post-and-lintel construction. </w:t>
      </w:r>
      <w:r w:rsidR="009B11F7">
        <w:t>It is a system of building in which two horizontal beams are erected, and then a vertical shaft is placed on it</w:t>
      </w:r>
      <w:r w:rsidR="00511510">
        <w:t xml:space="preserve"> </w:t>
      </w:r>
      <w:r w:rsidR="00511510">
        <w:fldChar w:fldCharType="begin"/>
      </w:r>
      <w:r w:rsidR="00511510">
        <w:instrText xml:space="preserve"> ADDIN ZOTERO_ITEM CSL_CITATION {"citationID":"VsZuQC7Q","properties":{"formattedCitation":"(Huang)","plainCitation":"(Huang)","noteIndex":0},"citationItems":[{"id":104,"uris":["http://zotero.org/users/local/Tqq4tlqy/items/BWARGIJY"],"uri":["http://zotero.org/users/local/Tqq4tlqy/items/BWARGIJY"],"itemData":{"id":104,"type":"paper-conference","title":"Structure stress analysis of traditional stilted building","container-title":"AIP Conference Proceedings","publisher":"AIP Publishing","page":"020001","volume":"2073","ISBN":"0-7354-1801-2","author":[{"family":"Huang","given":"Qianchi"}],"issued":{"date-parts":[["2019"]]}}}],"schema":"https://github.com/citation-style-language/schema/raw/master/csl-citation.json"} </w:instrText>
      </w:r>
      <w:r w:rsidR="00511510">
        <w:fldChar w:fldCharType="separate"/>
      </w:r>
      <w:r w:rsidR="00511510" w:rsidRPr="00511510">
        <w:t>(Huang)</w:t>
      </w:r>
      <w:r w:rsidR="00511510">
        <w:fldChar w:fldCharType="end"/>
      </w:r>
      <w:r w:rsidR="009B11F7">
        <w:t xml:space="preserve">. </w:t>
      </w:r>
      <w:r w:rsidR="001D5CB6">
        <w:t>This</w:t>
      </w:r>
      <w:r w:rsidR="009B11F7">
        <w:t xml:space="preserve"> system is cardi</w:t>
      </w:r>
      <w:r w:rsidR="001D5CB6">
        <w:t xml:space="preserve">nal in all Greek Architectures. In the Grace Cathedral, the twin towers and the entrance of the building are also based on a similar style. Likewise, </w:t>
      </w:r>
      <w:r w:rsidR="007D2159">
        <w:t xml:space="preserve">the whole architecture is based on the same style since there are pillars on each corner and </w:t>
      </w:r>
      <w:r w:rsidR="00872342">
        <w:t xml:space="preserve">there are arches present on the wall to support and distribute the weight. Thus it is evident that </w:t>
      </w:r>
      <w:r w:rsidR="00872342" w:rsidRPr="00872342">
        <w:t>the post-and-lintel</w:t>
      </w:r>
      <w:r w:rsidR="00872342">
        <w:t xml:space="preserve"> style of </w:t>
      </w:r>
      <w:r w:rsidR="00E81DD2">
        <w:t>construction</w:t>
      </w:r>
      <w:r w:rsidR="00872342">
        <w:t xml:space="preserve"> is present in the Grace Cathedral which defines the grace and beauty of the Structure.</w:t>
      </w:r>
      <w:r w:rsidR="0092706E">
        <w:t xml:space="preserve"> In the modern architecture style, the presence of an arch is missing, but there are many pillars to support the weight of the wall and the roof. Moreover, since the concrete used in modern </w:t>
      </w:r>
      <w:r w:rsidR="00483505">
        <w:t>architecture</w:t>
      </w:r>
      <w:r w:rsidR="0092706E">
        <w:t xml:space="preserve"> is more resilient, therefore </w:t>
      </w:r>
      <w:r w:rsidR="00FA6CA7">
        <w:t xml:space="preserve">there is no need to </w:t>
      </w:r>
      <w:r w:rsidR="00925BA0">
        <w:t xml:space="preserve">build an arch on the </w:t>
      </w:r>
      <w:r w:rsidR="00483505">
        <w:t xml:space="preserve">wall for the distribution of weight. </w:t>
      </w:r>
    </w:p>
    <w:p w:rsidR="00E81DD2" w:rsidRDefault="00330F34" w:rsidP="005B7335">
      <w:r>
        <w:t>Apart from this element</w:t>
      </w:r>
      <w:r w:rsidR="00207686">
        <w:t>,</w:t>
      </w:r>
      <w:r>
        <w:t xml:space="preserve"> th</w:t>
      </w:r>
      <w:r w:rsidR="00207686">
        <w:t xml:space="preserve">e absence of doom or an arch, which is one of the most prominent features of ancient architecture, means that this Cathedral is suitable to fit into the modern style of Architecture. The flat roof is the fundamental </w:t>
      </w:r>
      <w:r w:rsidR="00A75339">
        <w:t>feature for showing its contemporary aspects.</w:t>
      </w:r>
    </w:p>
    <w:p w:rsidR="001F4B42" w:rsidRDefault="00330F34" w:rsidP="005B7335">
      <w:r>
        <w:lastRenderedPageBreak/>
        <w:t xml:space="preserve">To cap it all, the paper provides a detailed analysis of the architecture of </w:t>
      </w:r>
      <w:r w:rsidR="0090184D" w:rsidRPr="0090184D">
        <w:t>Grace Cathedral in San Francisco</w:t>
      </w:r>
      <w:r w:rsidR="0090184D">
        <w:t xml:space="preserve">. The style of the Cathedral is the combination of both ancient and modern style of construction.  </w:t>
      </w:r>
    </w:p>
    <w:p w:rsidR="009226DC" w:rsidRDefault="00330F34">
      <w:r>
        <w:br w:type="page"/>
      </w:r>
    </w:p>
    <w:bookmarkEnd w:id="0"/>
    <w:p w:rsidR="009226DC" w:rsidRDefault="00330F34" w:rsidP="009226DC">
      <w:pPr>
        <w:ind w:firstLine="0"/>
        <w:jc w:val="center"/>
        <w:rPr>
          <w:b/>
        </w:rPr>
      </w:pPr>
      <w:r w:rsidRPr="009226DC">
        <w:rPr>
          <w:b/>
        </w:rPr>
        <w:lastRenderedPageBreak/>
        <w:t>Works Cited</w:t>
      </w:r>
    </w:p>
    <w:p w:rsidR="009226DC" w:rsidRPr="002A3B0F" w:rsidRDefault="00330F34" w:rsidP="002A3B0F">
      <w:pPr>
        <w:ind w:left="720" w:hanging="720"/>
      </w:pPr>
      <w:r w:rsidRPr="002A3B0F">
        <w:t>"Architecture - Grace Cathedral." Grace Cathedral. N. p., 2019. Web. 21 Mar. 2019.</w:t>
      </w:r>
      <w:r w:rsidR="002A3B0F">
        <w:t xml:space="preserve"> </w:t>
      </w:r>
      <w:r w:rsidR="002A3B0F" w:rsidRPr="002A3B0F">
        <w:t>https://gracecathedral.org/architecture-2/#</w:t>
      </w:r>
    </w:p>
    <w:p w:rsidR="009226DC" w:rsidRPr="009226DC" w:rsidRDefault="00330F34" w:rsidP="009226DC">
      <w:pPr>
        <w:pStyle w:val="Bibliography"/>
      </w:pPr>
      <w:r>
        <w:fldChar w:fldCharType="begin"/>
      </w:r>
      <w:r>
        <w:instrText xml:space="preserve"> ADDIN ZOTERO_BIBL {"uncited":[],"omitted":[],"custom":[]} CSL_BIBLIOGRAPHY </w:instrText>
      </w:r>
      <w:r>
        <w:fldChar w:fldCharType="separate"/>
      </w:r>
      <w:r w:rsidRPr="009226DC">
        <w:t>Huang, Qianchi. “Structure Stress Analys</w:t>
      </w:r>
      <w:r w:rsidRPr="009226DC">
        <w:t xml:space="preserve">is of Traditional Stilted Building.” </w:t>
      </w:r>
      <w:r w:rsidRPr="009226DC">
        <w:rPr>
          <w:i/>
          <w:iCs/>
        </w:rPr>
        <w:t>AIP Conference Proceedings</w:t>
      </w:r>
      <w:r w:rsidRPr="009226DC">
        <w:t>, vol. 2073, AIP Publishing, 2019, p. 020001.</w:t>
      </w:r>
    </w:p>
    <w:p w:rsidR="009226DC" w:rsidRPr="009226DC" w:rsidRDefault="00330F34" w:rsidP="009226DC">
      <w:pPr>
        <w:pStyle w:val="Bibliography"/>
      </w:pPr>
      <w:r w:rsidRPr="009226DC">
        <w:t xml:space="preserve">Mitchell Jr, James Harvey. </w:t>
      </w:r>
      <w:r w:rsidRPr="009226DC">
        <w:rPr>
          <w:i/>
          <w:iCs/>
        </w:rPr>
        <w:t>The Gargoyles of San Francisco: Medievalist Architecture in Northern California 1900-1940</w:t>
      </w:r>
      <w:r w:rsidRPr="009226DC">
        <w:t>. San Francisco State Universit</w:t>
      </w:r>
      <w:r w:rsidRPr="009226DC">
        <w:t>y, 2016.</w:t>
      </w:r>
    </w:p>
    <w:p w:rsidR="009226DC" w:rsidRDefault="00330F34" w:rsidP="006C61AF">
      <w:pPr>
        <w:ind w:firstLine="0"/>
      </w:pPr>
      <w:r>
        <w:fldChar w:fldCharType="end"/>
      </w:r>
    </w:p>
    <w:p w:rsidR="00432574" w:rsidRDefault="00432574" w:rsidP="006C61AF">
      <w:pPr>
        <w:ind w:firstLine="0"/>
      </w:pPr>
    </w:p>
    <w:p w:rsidR="00BE1D42" w:rsidRDefault="00BE1D42" w:rsidP="006C61AF">
      <w:pPr>
        <w:ind w:firstLine="0"/>
      </w:pPr>
    </w:p>
    <w:p w:rsidR="006C61AF" w:rsidRPr="006C61AF" w:rsidRDefault="006C61AF" w:rsidP="006C61AF">
      <w:pPr>
        <w:ind w:firstLine="0"/>
      </w:pPr>
    </w:p>
    <w:sectPr w:rsidR="006C61AF" w:rsidRPr="006C61AF">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30F34" w:rsidRDefault="00330F34" w:rsidP="005B7335">
      <w:pPr>
        <w:spacing w:after="0" w:line="240" w:lineRule="auto"/>
      </w:pPr>
      <w:r>
        <w:separator/>
      </w:r>
    </w:p>
  </w:endnote>
  <w:endnote w:type="continuationSeparator" w:id="0">
    <w:p w:rsidR="00330F34" w:rsidRDefault="00330F34" w:rsidP="005B73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30F34" w:rsidRDefault="00330F34" w:rsidP="005B7335">
      <w:pPr>
        <w:spacing w:after="0" w:line="240" w:lineRule="auto"/>
      </w:pPr>
      <w:r>
        <w:separator/>
      </w:r>
    </w:p>
  </w:footnote>
  <w:footnote w:type="continuationSeparator" w:id="0">
    <w:p w:rsidR="00330F34" w:rsidRDefault="00330F34" w:rsidP="005B733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2547130"/>
      <w:docPartObj>
        <w:docPartGallery w:val="Page Numbers (Top of Page)"/>
        <w:docPartUnique/>
      </w:docPartObj>
    </w:sdtPr>
    <w:sdtEndPr>
      <w:rPr>
        <w:noProof/>
      </w:rPr>
    </w:sdtEndPr>
    <w:sdtContent>
      <w:p w:rsidR="005B7335" w:rsidRDefault="005B7335">
        <w:pPr>
          <w:pStyle w:val="Header"/>
          <w:jc w:val="right"/>
        </w:pPr>
        <w:r>
          <w:t xml:space="preserve">Last name </w:t>
        </w:r>
        <w:r>
          <w:fldChar w:fldCharType="begin"/>
        </w:r>
        <w:r>
          <w:instrText xml:space="preserve"> PAGE   \* MERGEFORMAT </w:instrText>
        </w:r>
        <w:r>
          <w:fldChar w:fldCharType="separate"/>
        </w:r>
        <w:r>
          <w:rPr>
            <w:noProof/>
          </w:rPr>
          <w:t>4</w:t>
        </w:r>
        <w:r>
          <w:rPr>
            <w:noProof/>
          </w:rPr>
          <w:fldChar w:fldCharType="end"/>
        </w:r>
      </w:p>
    </w:sdtContent>
  </w:sdt>
  <w:p w:rsidR="005B7335" w:rsidRDefault="005B733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54E6"/>
    <w:rsid w:val="0002604B"/>
    <w:rsid w:val="00135C07"/>
    <w:rsid w:val="00196EA2"/>
    <w:rsid w:val="001D5CB6"/>
    <w:rsid w:val="001E3ECE"/>
    <w:rsid w:val="001E4FA5"/>
    <w:rsid w:val="001F4B42"/>
    <w:rsid w:val="00207686"/>
    <w:rsid w:val="00230311"/>
    <w:rsid w:val="00241B4D"/>
    <w:rsid w:val="002A3B0F"/>
    <w:rsid w:val="002B033A"/>
    <w:rsid w:val="00320E65"/>
    <w:rsid w:val="00322F12"/>
    <w:rsid w:val="00326049"/>
    <w:rsid w:val="00330F34"/>
    <w:rsid w:val="00432574"/>
    <w:rsid w:val="00483505"/>
    <w:rsid w:val="004C12CB"/>
    <w:rsid w:val="004E365C"/>
    <w:rsid w:val="00511510"/>
    <w:rsid w:val="00545C77"/>
    <w:rsid w:val="005B7335"/>
    <w:rsid w:val="006C61AF"/>
    <w:rsid w:val="0074055F"/>
    <w:rsid w:val="007D2159"/>
    <w:rsid w:val="008279CE"/>
    <w:rsid w:val="00872342"/>
    <w:rsid w:val="00882CA6"/>
    <w:rsid w:val="0090184D"/>
    <w:rsid w:val="009226DC"/>
    <w:rsid w:val="00925BA0"/>
    <w:rsid w:val="0092706E"/>
    <w:rsid w:val="009B11F7"/>
    <w:rsid w:val="009F69C4"/>
    <w:rsid w:val="00A75339"/>
    <w:rsid w:val="00AA1A14"/>
    <w:rsid w:val="00AC3BD0"/>
    <w:rsid w:val="00BA6633"/>
    <w:rsid w:val="00BE1D42"/>
    <w:rsid w:val="00BE6A11"/>
    <w:rsid w:val="00BF1D20"/>
    <w:rsid w:val="00CA54E6"/>
    <w:rsid w:val="00DD1DA4"/>
    <w:rsid w:val="00DE73BE"/>
    <w:rsid w:val="00E264F1"/>
    <w:rsid w:val="00E81DD2"/>
    <w:rsid w:val="00EC6253"/>
    <w:rsid w:val="00FA6C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265AF50-E9C2-4600-801E-5601F5FADC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after="160"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226DC"/>
    <w:pPr>
      <w:spacing w:after="0"/>
      <w:ind w:left="720" w:hanging="720"/>
    </w:pPr>
  </w:style>
  <w:style w:type="paragraph" w:styleId="Header">
    <w:name w:val="header"/>
    <w:basedOn w:val="Normal"/>
    <w:link w:val="HeaderChar"/>
    <w:uiPriority w:val="99"/>
    <w:unhideWhenUsed/>
    <w:rsid w:val="005B73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7335"/>
  </w:style>
  <w:style w:type="paragraph" w:styleId="Footer">
    <w:name w:val="footer"/>
    <w:basedOn w:val="Normal"/>
    <w:link w:val="FooterChar"/>
    <w:uiPriority w:val="99"/>
    <w:unhideWhenUsed/>
    <w:rsid w:val="005B73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73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852</Words>
  <Characters>4860</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A ROBERT</dc:creator>
  <cp:lastModifiedBy>ASHA ROBERT</cp:lastModifiedBy>
  <cp:revision>2</cp:revision>
  <dcterms:created xsi:type="dcterms:W3CDTF">2019-03-21T04:46:00Z</dcterms:created>
  <dcterms:modified xsi:type="dcterms:W3CDTF">2019-03-21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jt465sdX"/&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